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B2D938" w14:textId="77777777" w:rsidR="00B646B8" w:rsidRPr="0035689A" w:rsidRDefault="0035689A" w:rsidP="00C6336A">
      <w:pPr>
        <w:spacing w:line="240" w:lineRule="auto"/>
        <w:ind w:firstLine="0"/>
        <w:jc w:val="center"/>
        <w:rPr>
          <w:b/>
          <w:lang w:val="ru-RU"/>
        </w:rPr>
      </w:pPr>
      <w:r w:rsidRPr="0035689A">
        <w:rPr>
          <w:b/>
          <w:lang w:val="ru-RU"/>
        </w:rPr>
        <w:t>И</w:t>
      </w:r>
      <w:r w:rsidRPr="0035689A">
        <w:rPr>
          <w:b/>
        </w:rPr>
        <w:t>н</w:t>
      </w:r>
      <w:r w:rsidRPr="0035689A">
        <w:rPr>
          <w:b/>
          <w:lang w:val="ru-RU"/>
        </w:rPr>
        <w:t>теграция больших языковых моделей (LLM) в мобильные интерфейсы для интерактивного поиска по базе знаний организации.</w:t>
      </w:r>
    </w:p>
    <w:p w14:paraId="0843EE19" w14:textId="5F9CB1DF" w:rsidR="0035689A" w:rsidRPr="00DE1757" w:rsidRDefault="0035689A" w:rsidP="00C6336A">
      <w:pPr>
        <w:spacing w:line="240" w:lineRule="auto"/>
        <w:ind w:firstLine="0"/>
        <w:jc w:val="center"/>
        <w:rPr>
          <w:i/>
        </w:rPr>
      </w:pPr>
      <w:r w:rsidRPr="0035689A">
        <w:rPr>
          <w:i/>
          <w:lang w:val="ru-RU"/>
        </w:rPr>
        <w:t xml:space="preserve">Резникова </w:t>
      </w:r>
      <w:r w:rsidR="00DE1757">
        <w:rPr>
          <w:i/>
        </w:rPr>
        <w:t>Анастасия Романовна</w:t>
      </w:r>
    </w:p>
    <w:p w14:paraId="3111E3C3" w14:textId="77777777" w:rsidR="0035689A" w:rsidRPr="0035689A" w:rsidRDefault="0035689A" w:rsidP="00C6336A">
      <w:pPr>
        <w:spacing w:line="240" w:lineRule="auto"/>
        <w:ind w:firstLine="0"/>
        <w:jc w:val="center"/>
        <w:rPr>
          <w:i/>
          <w:lang w:val="ru-RU"/>
        </w:rPr>
      </w:pPr>
      <w:r w:rsidRPr="0035689A">
        <w:rPr>
          <w:i/>
          <w:lang w:val="ru-RU"/>
        </w:rPr>
        <w:t>Студент</w:t>
      </w:r>
    </w:p>
    <w:p w14:paraId="165B8FE7" w14:textId="77777777" w:rsidR="0035689A" w:rsidRPr="0035689A" w:rsidRDefault="0035689A" w:rsidP="00C6336A">
      <w:pPr>
        <w:spacing w:line="240" w:lineRule="auto"/>
        <w:ind w:firstLine="0"/>
        <w:jc w:val="center"/>
        <w:rPr>
          <w:i/>
          <w:lang w:val="ru-RU"/>
        </w:rPr>
      </w:pPr>
      <w:r w:rsidRPr="0035689A">
        <w:rPr>
          <w:i/>
          <w:lang w:val="ru-RU"/>
        </w:rPr>
        <w:t>Тольяттинский государственный университет, Институт цифровых технологий, Тольятти, Россия</w:t>
      </w:r>
    </w:p>
    <w:p w14:paraId="51AC3F26" w14:textId="77777777" w:rsidR="0035689A" w:rsidRPr="00C6336A" w:rsidRDefault="005F301E" w:rsidP="00C6336A">
      <w:pPr>
        <w:spacing w:line="240" w:lineRule="auto"/>
        <w:ind w:firstLine="0"/>
        <w:jc w:val="center"/>
        <w:rPr>
          <w:i/>
          <w:lang w:val="ru-RU"/>
        </w:rPr>
      </w:pPr>
      <w:r w:rsidRPr="005F301E">
        <w:rPr>
          <w:i/>
        </w:rPr>
        <w:t>E</w:t>
      </w:r>
      <w:r w:rsidRPr="005F301E">
        <w:rPr>
          <w:i/>
          <w:lang w:val="ru-RU"/>
        </w:rPr>
        <w:t>–</w:t>
      </w:r>
      <w:r w:rsidRPr="005F301E">
        <w:rPr>
          <w:i/>
        </w:rPr>
        <w:t>mail</w:t>
      </w:r>
      <w:r w:rsidRPr="005F301E">
        <w:rPr>
          <w:i/>
          <w:lang w:val="ru-RU"/>
        </w:rPr>
        <w:t>:</w:t>
      </w:r>
      <w:r>
        <w:rPr>
          <w:i/>
          <w:lang w:val="ru-RU"/>
        </w:rPr>
        <w:t xml:space="preserve"> </w:t>
      </w:r>
      <w:hyperlink r:id="rId5" w:history="1">
        <w:r w:rsidR="00C6336A" w:rsidRPr="003B6CDC">
          <w:rPr>
            <w:rStyle w:val="a3"/>
            <w:i/>
          </w:rPr>
          <w:t>stasyrez</w:t>
        </w:r>
        <w:r w:rsidR="00C6336A" w:rsidRPr="00C6336A">
          <w:rPr>
            <w:rStyle w:val="a3"/>
            <w:i/>
            <w:lang w:val="ru-RU"/>
          </w:rPr>
          <w:t>@</w:t>
        </w:r>
        <w:r w:rsidR="00C6336A" w:rsidRPr="003B6CDC">
          <w:rPr>
            <w:rStyle w:val="a3"/>
            <w:i/>
          </w:rPr>
          <w:t>gmail</w:t>
        </w:r>
        <w:r w:rsidR="00C6336A" w:rsidRPr="00C6336A">
          <w:rPr>
            <w:rStyle w:val="a3"/>
            <w:i/>
            <w:lang w:val="ru-RU"/>
          </w:rPr>
          <w:t>.</w:t>
        </w:r>
        <w:r w:rsidR="00C6336A" w:rsidRPr="003B6CDC">
          <w:rPr>
            <w:rStyle w:val="a3"/>
            <w:i/>
          </w:rPr>
          <w:t>com</w:t>
        </w:r>
      </w:hyperlink>
    </w:p>
    <w:p w14:paraId="57FF716A" w14:textId="77777777" w:rsidR="005F301E" w:rsidRDefault="005F301E" w:rsidP="005F301E">
      <w:pPr>
        <w:spacing w:line="240" w:lineRule="auto"/>
        <w:ind w:firstLine="397"/>
        <w:rPr>
          <w:lang w:val="ru-RU"/>
        </w:rPr>
      </w:pPr>
      <w:r w:rsidRPr="005F301E">
        <w:rPr>
          <w:lang w:val="ru-RU"/>
        </w:rPr>
        <w:t>Современные корпоративные системы переходят от классического индексирования к семантическому анализу данных, что стало возможным благодаря внедрению механизмов внимания, заложенн</w:t>
      </w:r>
      <w:r>
        <w:rPr>
          <w:lang w:val="ru-RU"/>
        </w:rPr>
        <w:t xml:space="preserve">ых в архитектуре Transformer </w:t>
      </w:r>
      <w:r>
        <w:rPr>
          <w:lang w:val="ru-RU"/>
        </w:rPr>
        <w:fldChar w:fldCharType="begin"/>
      </w:r>
      <w:r>
        <w:rPr>
          <w:lang w:val="ru-RU"/>
        </w:rPr>
        <w:instrText xml:space="preserve"> ADDIN ZOTERO_ITEM CSL_CITATION {"citationID":"VjByrgod","properties":{"formattedCitation":"[1]","plainCitation":"[1]","noteIndex":0},"citationItems":[{"id":48,"uris":["http://zotero.org/users/local/acKI89e1/items/NNKD9UBQ"],"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version: 7","publisher":"arXiv","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6",3,8]]},"issued":{"date-parts":[["2017"]]}}}],"schema":"https://github.com/citation-style-language/schema/raw/master/csl-citation.json"} </w:instrText>
      </w:r>
      <w:r>
        <w:rPr>
          <w:lang w:val="ru-RU"/>
        </w:rPr>
        <w:fldChar w:fldCharType="separate"/>
      </w:r>
      <w:r w:rsidRPr="005F301E">
        <w:rPr>
          <w:lang w:val="ru-RU"/>
        </w:rPr>
        <w:t>[1]</w:t>
      </w:r>
      <w:r>
        <w:rPr>
          <w:lang w:val="ru-RU"/>
        </w:rPr>
        <w:fldChar w:fldCharType="end"/>
      </w:r>
      <w:r w:rsidRPr="005F301E">
        <w:rPr>
          <w:lang w:val="ru-RU"/>
        </w:rPr>
        <w:t>. Для мобильных сотрудников, работающих в полевых условиях или в режиме ограниченного времени, критически важна точность ответов, однако прямое использование коммерческих LLM ограничено проблемой «галлюцинаций». Решением выступает архитектура Retrieval-Augmented Generation (RAG), детал</w:t>
      </w:r>
      <w:r w:rsidR="00DE1A12">
        <w:rPr>
          <w:lang w:val="ru-RU"/>
        </w:rPr>
        <w:t xml:space="preserve">ьно описанная в исследовании </w:t>
      </w:r>
      <w:r w:rsidR="00DE1A12">
        <w:rPr>
          <w:lang w:val="ru-RU"/>
        </w:rPr>
        <w:fldChar w:fldCharType="begin"/>
      </w:r>
      <w:r w:rsidR="00DE1A12">
        <w:rPr>
          <w:lang w:val="ru-RU"/>
        </w:rPr>
        <w:instrText xml:space="preserve"> ADDIN ZOTERO_ITEM CSL_CITATION {"citationID":"8o7y65yw","properties":{"formattedCitation":"[2]","plainCitation":"[2]","noteIndex":0},"citationItems":[{"id":50,"uris":["http://zotero.org/users/local/acKI89e1/items/LGZEL38E"],"itemData":{"id":50,"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license":"arXiv.org perpetual, non-exclusive license","note":"version: 4","publisher":"arXiv","source":"DOI.org (Datacite)","title":"Retrieval-Augmented Generation for Knowledge-Intensive NLP Tasks","URL":"https://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6",3,8]]},"issued":{"date-parts":[["2020"]]}}}],"schema":"https://github.com/citation-style-language/schema/raw/master/csl-citation.json"} </w:instrText>
      </w:r>
      <w:r w:rsidR="00DE1A12">
        <w:rPr>
          <w:lang w:val="ru-RU"/>
        </w:rPr>
        <w:fldChar w:fldCharType="separate"/>
      </w:r>
      <w:r w:rsidR="00DE1A12" w:rsidRPr="00DE1A12">
        <w:t>[2]</w:t>
      </w:r>
      <w:r w:rsidR="00DE1A12">
        <w:rPr>
          <w:lang w:val="ru-RU"/>
        </w:rPr>
        <w:fldChar w:fldCharType="end"/>
      </w:r>
      <w:r w:rsidRPr="005F301E">
        <w:rPr>
          <w:lang w:val="ru-RU"/>
        </w:rPr>
        <w:t>. Суть метода заключается в предварительном извлечении релевантных контекстов из векторной базы знаний организации перед генерацией финального ответа. Это позволяет модели не «вспоминать» факты, а интерпретировать конкретные найденные документы, обеспечивая актуальность и проверяемость информации на экране мобильного устройства.</w:t>
      </w:r>
    </w:p>
    <w:p w14:paraId="7DAEDCD3" w14:textId="77777777" w:rsidR="005F301E" w:rsidRDefault="005F301E" w:rsidP="005F301E">
      <w:pPr>
        <w:spacing w:line="240" w:lineRule="auto"/>
        <w:ind w:firstLine="397"/>
        <w:rPr>
          <w:lang w:val="ru-RU"/>
        </w:rPr>
      </w:pPr>
      <w:r w:rsidRPr="005F301E">
        <w:rPr>
          <w:lang w:val="ru-RU"/>
        </w:rPr>
        <w:t>Разработка мобильного клиента требует поиска компромисса между мощностью облачных вычислений и требованиями к приватности данных. Проекты по универсальному развертыванию моделей демонстрируют возможности запуска квантованных LLM непосредственно на чипах мобильных устройств (Edge AI), что минимизирует задержки и зависи</w:t>
      </w:r>
      <w:r w:rsidR="00DE1A12">
        <w:rPr>
          <w:lang w:val="ru-RU"/>
        </w:rPr>
        <w:t>мость от сетевого соединения</w:t>
      </w:r>
      <w:r w:rsidRPr="005F301E">
        <w:rPr>
          <w:lang w:val="ru-RU"/>
        </w:rPr>
        <w:t xml:space="preserve">. При этом безопасность корпоративных данных остается приоритетом: внедрение нейросетей в мобильную среду должно соответствовать стандартам защиты от инъекций в промпты и утечек конфиденциальной информации, систематизированным в отраслевых </w:t>
      </w:r>
      <w:r w:rsidR="00DE1A12">
        <w:rPr>
          <w:lang w:val="ru-RU"/>
        </w:rPr>
        <w:t>руководствах по безопасности</w:t>
      </w:r>
      <w:r w:rsidRPr="005F301E">
        <w:rPr>
          <w:lang w:val="ru-RU"/>
        </w:rPr>
        <w:t>. Оптимизация интерфейса также включает внедрение потоковой передачи данных (streaming), что позволяет пользователю начать чтение ответа до завершения полной генерации, значительно улучшая восприятие скорости работы приложения.</w:t>
      </w:r>
    </w:p>
    <w:p w14:paraId="385A8B61" w14:textId="77777777" w:rsidR="005F301E" w:rsidRDefault="005F301E" w:rsidP="005F301E">
      <w:pPr>
        <w:spacing w:line="240" w:lineRule="auto"/>
        <w:ind w:firstLine="397"/>
        <w:rPr>
          <w:lang w:val="ru-RU"/>
        </w:rPr>
      </w:pPr>
      <w:r w:rsidRPr="005F301E">
        <w:rPr>
          <w:lang w:val="ru-RU"/>
        </w:rPr>
        <w:t>Интерфейс мобильного поиска должен быть адаптивным, сочетая диалоговое окно с элементами классической навигации и быстрыми ссылками на первоисточники. Важным аспектом развития системы является сбор обратной связи для дообучения модели через обучение с подкреплением на основе человеческого фидбека (RLHF), методология которого доказала свою эффективность в нас</w:t>
      </w:r>
      <w:r w:rsidR="00DE1A12">
        <w:rPr>
          <w:lang w:val="ru-RU"/>
        </w:rPr>
        <w:t xml:space="preserve">тройке инструктивных моделей </w:t>
      </w:r>
      <w:r w:rsidR="00DE1A12">
        <w:rPr>
          <w:lang w:val="ru-RU"/>
        </w:rPr>
        <w:fldChar w:fldCharType="begin"/>
      </w:r>
      <w:r w:rsidR="00DE1A12">
        <w:rPr>
          <w:lang w:val="ru-RU"/>
        </w:rPr>
        <w:instrText xml:space="preserve"> ADDIN ZOTERO_ITEM CSL_CITATION {"citationID":"eBaQMjXJ","properties":{"formattedCitation":"[3]","plainCitation":"[3]","noteIndex":0},"citationItems":[{"id":52,"uris":["http://zotero.org/users/local/acKI89e1/items/29IENJH9"],"itemData":{"id":52,"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8]]},"issued":{"date-parts":[["2022"]]}}}],"schema":"https://github.com/citation-style-language/schema/raw/master/csl-citation.json"} </w:instrText>
      </w:r>
      <w:r w:rsidR="00DE1A12">
        <w:rPr>
          <w:lang w:val="ru-RU"/>
        </w:rPr>
        <w:fldChar w:fldCharType="separate"/>
      </w:r>
      <w:r w:rsidR="00DE1A12" w:rsidRPr="00DE1A12">
        <w:rPr>
          <w:lang w:val="ru-RU"/>
        </w:rPr>
        <w:t>[3]</w:t>
      </w:r>
      <w:r w:rsidR="00DE1A12">
        <w:rPr>
          <w:lang w:val="ru-RU"/>
        </w:rPr>
        <w:fldChar w:fldCharType="end"/>
      </w:r>
      <w:r w:rsidRPr="005F301E">
        <w:rPr>
          <w:lang w:val="ru-RU"/>
        </w:rPr>
        <w:t>. Оценка эффективности внедренного решения проводится на основе метрик фактологической точности и релевантности, предложенных в компл</w:t>
      </w:r>
      <w:r w:rsidR="00DE1A12">
        <w:rPr>
          <w:lang w:val="ru-RU"/>
        </w:rPr>
        <w:t xml:space="preserve">ексных обзорах качества LLM </w:t>
      </w:r>
      <w:r w:rsidR="00DE1A12">
        <w:rPr>
          <w:lang w:val="ru-RU"/>
        </w:rPr>
        <w:fldChar w:fldCharType="begin"/>
      </w:r>
      <w:r w:rsidR="00DE1A12">
        <w:rPr>
          <w:lang w:val="ru-RU"/>
        </w:rPr>
        <w:instrText xml:space="preserve"> ADDIN ZOTERO_ITEM CSL_CITATION {"citationID":"hQJi8aJ8","properties":{"formattedCitation":"[4]","plainCitation":"[4]","noteIndex":0},"citationItems":[{"id":53,"uris":["http://zotero.org/users/local/acKI89e1/items/LCYIVKGL"],"itemData":{"id":53,"type":"article","abstract":"Large language models (LLMs) are gaining increasing popularity in both academia and industry, owing to their unprecedented performance in various applications. As LLMs continue to play a vital role in both research and daily use, their evaluation becomes increasingly critical, not only at the task level, but also at the society level for better understanding of their potential risks. Over the past years, significant efforts have been made to examine LLMs from various perspectives. This paper presents a comprehensive review of these evaluation methods for LLMs, focusing on three key dimensions: what to evaluate, where to evaluate, and how to evaluate. Firstly, we provide an overview from the perspective of evaluation tasks, encompassing general natural language processing tasks, reasoning, medical usage, ethics, educations, natural and social sciences, agent applications, and other areas. Secondly, we answer the `where' and `how' questions by diving into the evaluation methods and benchmarks, which serve as crucial components in assessing performance of LLMs. Then, we summarize the success and failure cases of LLMs in different tasks. Finally, we shed light on several future challenges that lie ahead in LLMs evaluation. Our aim is to offer invaluable insights to researchers in the realm of LLMs evaluation, thereby aiding the development of more proficient LLMs. Our key point is that evaluation should be treated as an essential discipline to better assist the development of LLMs. We consistently maintain the related open-source materials at: https://github.com/MLGroupJLU/LLM-eval-survey.","DOI":"10.48550/ARXIV.2307.03109","license":"Creative Commons Attribution 4.0 International","note":"version: 9","publisher":"arXiv","source":"DOI.org (Datacite)","title":"A Survey on Evaluation of Large Language Models","URL":"https://arxiv.org/abs/2307.03109","author":[{"family":"Chang","given":"Yupeng"},{"family":"Wang","given":"Xu"},{"family":"Wang","given":"Jindong"},{"family":"Wu","given":"Yuan"},{"family":"Yang","given":"Linyi"},{"family":"Zhu","given":"Kaijie"},{"family":"Chen","given":"Hao"},{"family":"Yi","given":"Xiaoyuan"},{"family":"Wang","given":"Cunxiang"},{"family":"Wang","given":"Yidong"},{"family":"Ye","given":"Wei"},{"family":"Zhang","given":"Yue"},{"family":"Chang","given":"Yi"},{"family":"Yu","given":"Philip S."},{"family":"Yang","given":"Qiang"},{"family":"Xie","given":"Xing"}],"accessed":{"date-parts":[["2026",3,8]]},"issued":{"date-parts":[["2023"]]}}}],"schema":"https://github.com/citation-style-language/schema/raw/master/csl-citation.json"} </w:instrText>
      </w:r>
      <w:r w:rsidR="00DE1A12">
        <w:rPr>
          <w:lang w:val="ru-RU"/>
        </w:rPr>
        <w:fldChar w:fldCharType="separate"/>
      </w:r>
      <w:r w:rsidR="00DE1A12" w:rsidRPr="00DE1A12">
        <w:rPr>
          <w:lang w:val="ru-RU"/>
        </w:rPr>
        <w:t>[4]</w:t>
      </w:r>
      <w:r w:rsidR="00DE1A12">
        <w:rPr>
          <w:lang w:val="ru-RU"/>
        </w:rPr>
        <w:fldChar w:fldCharType="end"/>
      </w:r>
      <w:r w:rsidR="00DE1A12">
        <w:rPr>
          <w:lang w:val="ru-RU"/>
        </w:rPr>
        <w:t>.</w:t>
      </w:r>
      <w:r w:rsidRPr="005F301E">
        <w:rPr>
          <w:lang w:val="ru-RU"/>
        </w:rPr>
        <w:t xml:space="preserve"> В долгосрочной перспективе такие интерфейсы станут основой для «агентов действия», способных не только находить инструкции, но и самостоятельно инициировать рабочие процессы внутри компании</w:t>
      </w:r>
      <w:r w:rsidR="00DE1A12">
        <w:rPr>
          <w:lang w:val="ru-RU"/>
        </w:rPr>
        <w:t>.</w:t>
      </w:r>
    </w:p>
    <w:p w14:paraId="04A1E454" w14:textId="77777777" w:rsidR="005F301E" w:rsidRPr="00DE1A12" w:rsidRDefault="005F301E" w:rsidP="00DE1A12">
      <w:pPr>
        <w:pStyle w:val="a4"/>
        <w:spacing w:after="0"/>
        <w:jc w:val="center"/>
      </w:pPr>
      <w:r>
        <w:rPr>
          <w:lang w:val="ru-RU"/>
        </w:rPr>
        <w:t>Литература</w:t>
      </w:r>
    </w:p>
    <w:p w14:paraId="51C1270F" w14:textId="77777777" w:rsidR="00DE1A12" w:rsidRPr="00DE1A12" w:rsidRDefault="005F301E" w:rsidP="00DE1A12">
      <w:pPr>
        <w:pStyle w:val="a4"/>
        <w:spacing w:after="0"/>
      </w:pPr>
      <w:r>
        <w:rPr>
          <w:lang w:val="ru-RU"/>
        </w:rPr>
        <w:fldChar w:fldCharType="begin"/>
      </w:r>
      <w:r w:rsidRPr="005F301E">
        <w:instrText xml:space="preserve"> ADDIN ZOTERO_BIBL {"uncited":[],"omitted":[],"custom":[]} CSL_BIBLIOGRAPHY </w:instrText>
      </w:r>
      <w:r>
        <w:rPr>
          <w:lang w:val="ru-RU"/>
        </w:rPr>
        <w:fldChar w:fldCharType="separate"/>
      </w:r>
      <w:r w:rsidR="00DE1A12" w:rsidRPr="00DE1A12">
        <w:t>1. Vaswani A., Shazeer N., Parmar N., Uszkoreit J., Jones L., Gomez A.N., Kaiser L., Polosukhin I. Attention Is All You Need. — arXiv, 2017.</w:t>
      </w:r>
    </w:p>
    <w:p w14:paraId="7A043B4B" w14:textId="77777777" w:rsidR="00DE1A12" w:rsidRPr="00DE1A12" w:rsidRDefault="00DE1A12" w:rsidP="00DE1A12">
      <w:pPr>
        <w:pStyle w:val="a4"/>
        <w:spacing w:after="0"/>
      </w:pPr>
      <w:r w:rsidRPr="00DE1A12">
        <w:t>2. Lewis P., Perez E., Piktus A., Petroni F., Karpukhin V., Goyal N., Küttler H., Lewis M., Yih W., Rocktäschel T., Riedel S., Kiela D. Retrieval-Augmented Generation for Knowledge-Intensive NLP Tasks. — arXiv, 2020.</w:t>
      </w:r>
    </w:p>
    <w:p w14:paraId="0F63AC14" w14:textId="77777777" w:rsidR="00DE1A12" w:rsidRPr="00DE1A12" w:rsidRDefault="00DE1A12" w:rsidP="00DE1A12">
      <w:pPr>
        <w:pStyle w:val="a4"/>
        <w:spacing w:after="0"/>
      </w:pPr>
      <w:r w:rsidRPr="00DE1A12">
        <w:t>3. Ouyang L., Wu J., Jiang X., Almeida D., Wainwright C.L., Mishkin P., Zhang C., Agarwal S., Slama K., Ray A., Schulman J., Hilton J., Kelton F., Miller L., Simens M., Askell A., Welinder P., Christiano P., Leike J., Lowe R. Training language models to follow instructions with human feedback. — arXiv, 2022.</w:t>
      </w:r>
    </w:p>
    <w:p w14:paraId="7DCD2A18" w14:textId="77777777" w:rsidR="00DE1A12" w:rsidRPr="00DE1A12" w:rsidRDefault="00DE1A12" w:rsidP="00DE1A12">
      <w:pPr>
        <w:pStyle w:val="a4"/>
        <w:spacing w:after="0"/>
      </w:pPr>
      <w:r w:rsidRPr="00DE1A12">
        <w:t>4. Chang Y., Wang X., Wang J., Wu Y., Yang L., Zhu K., Chen H., Yi X., Wang C., Wang Y., Ye W., Zhang Y., Chang Y., Yu P.S., Yang Q., Xie X. A Survey on Evaluation of Large Language Models. — arXiv, 2023.</w:t>
      </w:r>
    </w:p>
    <w:p w14:paraId="42D4C8B7" w14:textId="77777777" w:rsidR="005F301E" w:rsidRPr="005F301E" w:rsidRDefault="005F301E" w:rsidP="00DE1A12">
      <w:pPr>
        <w:spacing w:line="240" w:lineRule="auto"/>
        <w:ind w:firstLine="0"/>
        <w:rPr>
          <w:lang w:val="ru-RU"/>
        </w:rPr>
      </w:pPr>
      <w:r>
        <w:rPr>
          <w:lang w:val="ru-RU"/>
        </w:rPr>
        <w:fldChar w:fldCharType="end"/>
      </w:r>
    </w:p>
    <w:sectPr w:rsidR="005F301E" w:rsidRPr="005F301E" w:rsidSect="0035689A">
      <w:pgSz w:w="12240" w:h="15840"/>
      <w:pgMar w:top="1134" w:right="900" w:bottom="1134" w:left="993"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E65744"/>
    <w:multiLevelType w:val="multilevel"/>
    <w:tmpl w:val="34868134"/>
    <w:lvl w:ilvl="0">
      <w:start w:val="1"/>
      <w:numFmt w:val="decimal"/>
      <w:pStyle w:va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2C11F68"/>
    <w:multiLevelType w:val="hybridMultilevel"/>
    <w:tmpl w:val="D8141012"/>
    <w:lvl w:ilvl="0" w:tplc="EC5E7960">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num w:numId="1" w16cid:durableId="3489886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24724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revisionView w:inkAnnotations="0"/>
  <w:defaultTabStop w:val="720"/>
  <w:drawingGridHorizontalSpacing w:val="120"/>
  <w:drawingGridVerticalSpacing w:val="381"/>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689A"/>
    <w:rsid w:val="0019314B"/>
    <w:rsid w:val="0035689A"/>
    <w:rsid w:val="00414A5B"/>
    <w:rsid w:val="004B7909"/>
    <w:rsid w:val="00571AAC"/>
    <w:rsid w:val="005F301E"/>
    <w:rsid w:val="0060028D"/>
    <w:rsid w:val="00B646B8"/>
    <w:rsid w:val="00C6336A"/>
    <w:rsid w:val="00D24C3C"/>
    <w:rsid w:val="00DE1757"/>
    <w:rsid w:val="00DE1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38EB3"/>
  <w15:chartTrackingRefBased/>
  <w15:docId w15:val="{18216964-98E9-4F21-9B4A-41F24C2E5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0">
    <w:name w:val="heading 1"/>
    <w:basedOn w:val="a"/>
    <w:next w:val="a"/>
    <w:link w:val="11"/>
    <w:uiPriority w:val="9"/>
    <w:qFormat/>
    <w:rsid w:val="004B79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Стиль1"/>
    <w:basedOn w:val="10"/>
    <w:link w:val="12"/>
    <w:qFormat/>
    <w:rsid w:val="004B7909"/>
    <w:pPr>
      <w:numPr>
        <w:numId w:val="2"/>
      </w:numPr>
      <w:spacing w:before="480"/>
      <w:ind w:hanging="360"/>
    </w:pPr>
    <w:rPr>
      <w:rFonts w:ascii="Times New Roman" w:hAnsi="Times New Roman" w:cs="Times New Roman"/>
      <w:b/>
      <w:bCs/>
      <w:sz w:val="28"/>
      <w:szCs w:val="28"/>
    </w:rPr>
  </w:style>
  <w:style w:type="character" w:customStyle="1" w:styleId="12">
    <w:name w:val="Стиль1 Знак"/>
    <w:basedOn w:val="11"/>
    <w:link w:val="1"/>
    <w:rsid w:val="004B7909"/>
    <w:rPr>
      <w:rFonts w:ascii="Times New Roman" w:eastAsiaTheme="majorEastAsia" w:hAnsi="Times New Roman" w:cs="Times New Roman"/>
      <w:b/>
      <w:bCs/>
      <w:color w:val="2F5496" w:themeColor="accent1" w:themeShade="BF"/>
      <w:sz w:val="28"/>
      <w:szCs w:val="28"/>
    </w:rPr>
  </w:style>
  <w:style w:type="character" w:customStyle="1" w:styleId="11">
    <w:name w:val="Заголовок 1 Знак"/>
    <w:basedOn w:val="a0"/>
    <w:link w:val="10"/>
    <w:uiPriority w:val="9"/>
    <w:rsid w:val="004B7909"/>
    <w:rPr>
      <w:rFonts w:asciiTheme="majorHAnsi" w:eastAsiaTheme="majorEastAsia" w:hAnsiTheme="majorHAnsi" w:cstheme="majorBidi"/>
      <w:color w:val="2F5496" w:themeColor="accent1" w:themeShade="BF"/>
      <w:sz w:val="32"/>
      <w:szCs w:val="32"/>
    </w:rPr>
  </w:style>
  <w:style w:type="character" w:styleId="a3">
    <w:name w:val="Hyperlink"/>
    <w:basedOn w:val="a0"/>
    <w:uiPriority w:val="99"/>
    <w:unhideWhenUsed/>
    <w:rsid w:val="00C6336A"/>
    <w:rPr>
      <w:color w:val="0563C1" w:themeColor="hyperlink"/>
      <w:u w:val="single"/>
    </w:rPr>
  </w:style>
  <w:style w:type="paragraph" w:styleId="a4">
    <w:name w:val="Bibliography"/>
    <w:basedOn w:val="a"/>
    <w:next w:val="a"/>
    <w:uiPriority w:val="37"/>
    <w:unhideWhenUsed/>
    <w:rsid w:val="005F301E"/>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 /><Relationship Id="rId7"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fontTable" Target="fontTable.xml" /><Relationship Id="rId5" Type="http://schemas.openxmlformats.org/officeDocument/2006/relationships/hyperlink" Target="mailto:stasyrez@gmail.com" TargetMode="External"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49</Words>
  <Characters>12250</Characters>
  <Application>Microsoft Office Word</Application>
  <DocSecurity>0</DocSecurity>
  <Lines>102</Lines>
  <Paragraphs>2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sy Reznikov</dc:creator>
  <cp:keywords/>
  <dc:description/>
  <cp:lastModifiedBy>Stasy Reznikov</cp:lastModifiedBy>
  <cp:revision>2</cp:revision>
  <dcterms:created xsi:type="dcterms:W3CDTF">2026-03-16T14:22:00Z</dcterms:created>
  <dcterms:modified xsi:type="dcterms:W3CDTF">2026-03-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SSM1mtS"/&gt;&lt;style id="http://www.zotero.org/styles/гост-732-2017-и-гост-р-70100-2018" locale="ru-RU" hasBibliography="1" bibliographyStyleHasBeenSet="1"/&gt;&lt;prefs&gt;&lt;pref name="fieldType" value="Fiel</vt:lpwstr>
  </property>
  <property fmtid="{D5CDD505-2E9C-101B-9397-08002B2CF9AE}" pid="3" name="ZOTERO_PREF_2">
    <vt:lpwstr>d"/&gt;&lt;/prefs&gt;&lt;/data&gt;</vt:lpwstr>
  </property>
</Properties>
</file>